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F3084A" w:rsidRDefault="0072772D">
      <w:pPr>
        <w:rPr>
          <w:sz w:val="28"/>
          <w:lang w:val="fr-FR"/>
        </w:rPr>
      </w:pPr>
      <w:r w:rsidRPr="00F3084A">
        <w:rPr>
          <w:sz w:val="28"/>
          <w:lang w:val="fr-FR"/>
        </w:rPr>
        <w:t>Citation</w:t>
      </w:r>
      <w:r w:rsidR="001F6DF5">
        <w:rPr>
          <w:sz w:val="28"/>
          <w:lang w:val="fr-FR"/>
        </w:rPr>
        <w:t xml:space="preserve"> (AERJ)</w:t>
      </w:r>
    </w:p>
    <w:p w:rsidR="00172392" w:rsidRPr="00945712" w:rsidRDefault="0072772D">
      <w:pPr>
        <w:rPr>
          <w:rFonts w:ascii="Times New Roman" w:eastAsia="ＭＳ 明朝" w:hAnsi="Times New Roman"/>
          <w:lang w:val="fr-FR"/>
        </w:rPr>
      </w:pPr>
      <w:r w:rsidRPr="00075D36">
        <w:rPr>
          <w:rFonts w:ascii="Times New Roman" w:eastAsia="ＭＳ 明朝" w:hAnsi="Times New Roman"/>
        </w:rPr>
        <w:fldChar w:fldCharType="begin"/>
      </w:r>
      <w:r w:rsidR="00F32347">
        <w:rPr>
          <w:rFonts w:ascii="Times New Roman" w:eastAsia="ＭＳ 明朝" w:hAnsi="Times New Roman" w:hint="eastAsia"/>
          <w:lang w:val="fr-FR"/>
        </w:rPr>
        <w:instrText xml:space="preserve"> ADDIN ZOTERO_ITEM CSL_CITATION {"citationID":"15IzjhtG","properties":{"formattedCitation":"\\uc0\\u65288{}King 2000; Kitamura 2007; Sakaue et al. 2021; Sifuna &amp; Sawamura 2010:23; Sifuna et al. 2015\\uc0\\u65289{}","plainCitation":"</w:instrText>
      </w:r>
      <w:r w:rsidR="00F32347">
        <w:rPr>
          <w:rFonts w:ascii="Times New Roman" w:eastAsia="ＭＳ 明朝" w:hAnsi="Times New Roman" w:hint="eastAsia"/>
          <w:lang w:val="fr-FR"/>
        </w:rPr>
        <w:instrText>（</w:instrText>
      </w:r>
      <w:r w:rsidR="00F32347">
        <w:rPr>
          <w:rFonts w:ascii="Times New Roman" w:eastAsia="ＭＳ 明朝" w:hAnsi="Times New Roman" w:hint="eastAsia"/>
          <w:lang w:val="fr-FR"/>
        </w:rPr>
        <w:instrText>King 2000; Kitamura 2007; Sakaue et al. 2021; Sifuna &amp; Sawamura 2010:23; Sifuna et al. 2015</w:instrText>
      </w:r>
      <w:r w:rsidR="00F32347">
        <w:rPr>
          <w:rFonts w:ascii="Times New Roman" w:eastAsia="ＭＳ 明朝" w:hAnsi="Times New Roman" w:hint="eastAsia"/>
          <w:lang w:val="fr-FR"/>
        </w:rPr>
        <w:instrText>）</w:instrText>
      </w:r>
      <w:r w:rsidR="00F32347">
        <w:rPr>
          <w:rFonts w:ascii="Times New Roman" w:eastAsia="ＭＳ 明朝" w:hAnsi="Times New Roman" w:hint="eastAsia"/>
          <w:lang w:val="fr-FR"/>
        </w:rPr>
        <w:instrText>","noteIndex":0},"citationItems":[{"id":5086,"uris":["http://zotero.org/users/2816249/items/E5YFVT25"],"itemData":{"id":5086,"type":"article-journal","container-title":"Journal of Inter</w:instrText>
      </w:r>
      <w:r w:rsidR="00F32347">
        <w:rPr>
          <w:rFonts w:ascii="Times New Roman" w:eastAsia="ＭＳ 明朝" w:hAnsi="Times New Roman"/>
          <w:lang w:val="fr-FR"/>
        </w:rPr>
        <w:instrText xml:space="preserve">nation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locator":"23","label":"page"},{"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8C6811" w:rsidRPr="008C6811">
        <w:rPr>
          <w:rFonts w:ascii="Times New Roman" w:hAnsi="Times New Roman" w:cs="Times New Roman"/>
          <w:szCs w:val="24"/>
          <w:lang w:val="fr-FR"/>
        </w:rPr>
        <w:t>（</w:t>
      </w:r>
      <w:r w:rsidR="008C6811" w:rsidRPr="008C6811">
        <w:rPr>
          <w:rFonts w:ascii="Times New Roman" w:hAnsi="Times New Roman" w:cs="Times New Roman"/>
          <w:szCs w:val="24"/>
          <w:lang w:val="fr-FR"/>
        </w:rPr>
        <w:t xml:space="preserve">King 2000; </w:t>
      </w:r>
      <w:proofErr w:type="spellStart"/>
      <w:r w:rsidR="008C6811" w:rsidRPr="008C6811">
        <w:rPr>
          <w:rFonts w:ascii="Times New Roman" w:hAnsi="Times New Roman" w:cs="Times New Roman"/>
          <w:szCs w:val="24"/>
          <w:lang w:val="fr-FR"/>
        </w:rPr>
        <w:t>Kitamura</w:t>
      </w:r>
      <w:proofErr w:type="spellEnd"/>
      <w:r w:rsidR="008C6811" w:rsidRPr="008C6811">
        <w:rPr>
          <w:rFonts w:ascii="Times New Roman" w:hAnsi="Times New Roman" w:cs="Times New Roman"/>
          <w:szCs w:val="24"/>
          <w:lang w:val="fr-FR"/>
        </w:rPr>
        <w:t xml:space="preserve"> 2007; </w:t>
      </w:r>
      <w:proofErr w:type="spellStart"/>
      <w:r w:rsidR="008C6811" w:rsidRPr="008C6811">
        <w:rPr>
          <w:rFonts w:ascii="Times New Roman" w:hAnsi="Times New Roman" w:cs="Times New Roman"/>
          <w:szCs w:val="24"/>
          <w:lang w:val="fr-FR"/>
        </w:rPr>
        <w:t>Sakaue</w:t>
      </w:r>
      <w:proofErr w:type="spellEnd"/>
      <w:r w:rsidR="008C6811" w:rsidRPr="008C6811">
        <w:rPr>
          <w:rFonts w:ascii="Times New Roman" w:hAnsi="Times New Roman" w:cs="Times New Roman"/>
          <w:szCs w:val="24"/>
          <w:lang w:val="fr-FR"/>
        </w:rPr>
        <w:t xml:space="preserve"> et al. 2021; </w:t>
      </w:r>
      <w:proofErr w:type="spellStart"/>
      <w:r w:rsidR="008C6811" w:rsidRPr="008C6811">
        <w:rPr>
          <w:rFonts w:ascii="Times New Roman" w:hAnsi="Times New Roman" w:cs="Times New Roman"/>
          <w:szCs w:val="24"/>
          <w:lang w:val="fr-FR"/>
        </w:rPr>
        <w:t>Sifuna</w:t>
      </w:r>
      <w:proofErr w:type="spellEnd"/>
      <w:r w:rsidR="008C6811" w:rsidRPr="008C6811">
        <w:rPr>
          <w:rFonts w:ascii="Times New Roman" w:hAnsi="Times New Roman" w:cs="Times New Roman"/>
          <w:szCs w:val="24"/>
          <w:lang w:val="fr-FR"/>
        </w:rPr>
        <w:t xml:space="preserve"> &amp; </w:t>
      </w:r>
      <w:proofErr w:type="spellStart"/>
      <w:r w:rsidR="008C6811" w:rsidRPr="008C6811">
        <w:rPr>
          <w:rFonts w:ascii="Times New Roman" w:hAnsi="Times New Roman" w:cs="Times New Roman"/>
          <w:szCs w:val="24"/>
          <w:lang w:val="fr-FR"/>
        </w:rPr>
        <w:t>Sawamura</w:t>
      </w:r>
      <w:proofErr w:type="spellEnd"/>
      <w:r w:rsidR="008C6811" w:rsidRPr="008C6811">
        <w:rPr>
          <w:rFonts w:ascii="Times New Roman" w:hAnsi="Times New Roman" w:cs="Times New Roman"/>
          <w:szCs w:val="24"/>
          <w:lang w:val="fr-FR"/>
        </w:rPr>
        <w:t xml:space="preserve"> 2010:23; </w:t>
      </w:r>
      <w:proofErr w:type="spellStart"/>
      <w:r w:rsidR="008C6811" w:rsidRPr="008C6811">
        <w:rPr>
          <w:rFonts w:ascii="Times New Roman" w:hAnsi="Times New Roman" w:cs="Times New Roman"/>
          <w:szCs w:val="24"/>
          <w:lang w:val="fr-FR"/>
        </w:rPr>
        <w:t>Sifuna</w:t>
      </w:r>
      <w:proofErr w:type="spellEnd"/>
      <w:r w:rsidR="008C6811" w:rsidRPr="008C6811">
        <w:rPr>
          <w:rFonts w:ascii="Times New Roman" w:hAnsi="Times New Roman" w:cs="Times New Roman"/>
          <w:szCs w:val="24"/>
          <w:lang w:val="fr-FR"/>
        </w:rPr>
        <w:t xml:space="preserve"> et al. 2015</w:t>
      </w:r>
      <w:r w:rsidR="008C6811" w:rsidRPr="008C6811">
        <w:rPr>
          <w:rFonts w:ascii="Times New Roman" w:hAnsi="Times New Roman" w:cs="Times New Roman"/>
          <w:szCs w:val="24"/>
          <w:lang w:val="fr-FR"/>
        </w:rPr>
        <w:t>）</w:t>
      </w:r>
      <w:r w:rsidRPr="00075D36">
        <w:rPr>
          <w:rFonts w:ascii="Times New Roman" w:eastAsia="ＭＳ 明朝" w:hAnsi="Times New Roman"/>
        </w:rPr>
        <w:fldChar w:fldCharType="end"/>
      </w:r>
    </w:p>
    <w:p w:rsidR="001F6DF5" w:rsidRPr="008C6811" w:rsidRDefault="001F6DF5">
      <w:pPr>
        <w:rPr>
          <w:sz w:val="28"/>
          <w:lang w:val="fr-FR"/>
        </w:rPr>
      </w:pPr>
      <w:bookmarkStart w:id="0" w:name="_Hlk120737377"/>
      <w:r w:rsidRPr="008C6811">
        <w:rPr>
          <w:sz w:val="28"/>
          <w:lang w:val="fr-FR"/>
        </w:rPr>
        <w:t>Citation (JIDS)</w:t>
      </w:r>
    </w:p>
    <w:p w:rsidR="00747861" w:rsidRDefault="00747861">
      <w:pPr>
        <w:rPr>
          <w:rFonts w:ascii="Times New Roman" w:eastAsia="ＭＳ 明朝" w:hAnsi="Times New Roman"/>
        </w:rPr>
      </w:pPr>
      <w:r>
        <w:rPr>
          <w:rFonts w:ascii="Times New Roman" w:eastAsia="ＭＳ 明朝" w:hAnsi="Times New Roman"/>
        </w:rPr>
        <w:fldChar w:fldCharType="begin"/>
      </w:r>
      <w:r w:rsidR="008C6811" w:rsidRPr="008C6811">
        <w:rPr>
          <w:rFonts w:ascii="Times New Roman" w:eastAsia="ＭＳ 明朝" w:hAnsi="Times New Roman" w:hint="eastAsia"/>
        </w:rPr>
        <w:instrText xml:space="preserve"> ADDIN ZOTERO_ITEM CSL_CITATION {"citationID":"FgCEzOxb","properties":{"formattedCitation":"\\uc0\\u65288{}World Bank 2000; Thoburn 2000; Stiglitz 1998\\uc0\\u65289{}","plainCitation":"</w:instrText>
      </w:r>
      <w:r w:rsidR="008C6811" w:rsidRPr="008C6811">
        <w:rPr>
          <w:rFonts w:ascii="Times New Roman" w:eastAsia="ＭＳ 明朝" w:hAnsi="Times New Roman" w:hint="eastAsia"/>
        </w:rPr>
        <w:instrText>（</w:instrText>
      </w:r>
      <w:r w:rsidR="008C6811" w:rsidRPr="008C6811">
        <w:rPr>
          <w:rFonts w:ascii="Times New Roman" w:eastAsia="ＭＳ 明朝" w:hAnsi="Times New Roman" w:hint="eastAsia"/>
        </w:rPr>
        <w:instrText>World Bank 2000; Thoburn 2000; Stiglitz 1998</w:instrText>
      </w:r>
      <w:r w:rsidR="008C6811" w:rsidRPr="008C6811">
        <w:rPr>
          <w:rFonts w:ascii="Times New Roman" w:eastAsia="ＭＳ 明朝" w:hAnsi="Times New Roman" w:hint="eastAsia"/>
        </w:rPr>
        <w:instrText>）</w:instrText>
      </w:r>
      <w:r w:rsidR="008C6811" w:rsidRPr="008C6811">
        <w:rPr>
          <w:rFonts w:ascii="Times New Roman" w:eastAsia="ＭＳ 明朝" w:hAnsi="Times New Roman" w:hint="eastAsia"/>
        </w:rPr>
        <w:instrText>","noteIndex":0},"citati</w:instrText>
      </w:r>
      <w:r w:rsidR="008C6811" w:rsidRPr="008C6811">
        <w:rPr>
          <w:rFonts w:ascii="Times New Roman" w:eastAsia="ＭＳ 明朝" w:hAnsi="Times New Roman"/>
        </w:rPr>
        <w:instrText>onItems":[{"id":5189,"uris":["http://zotero.org/users/2816249/items/MGY7VASG"],"itemData":{"id":5189,"type":"book","event-place":"New York","ISBN":"0-19-521129-4","publisher":"Oxford University Press","publisher-place":"New York","title":"World development report 2000/2001: Attacking poverty","author":[{"literal":"World Bank"}],"issued":{"date-parts":[["2000"]]},"citation-key":"worldbank2000"},"label":"page"},{"id":5190,"uris":["http://zotero.org/users/2816249/items/7GK4TYWT"],"itemData":{"id":5190,"type":"article-journal","container-title":"Journal of International Development Studies","ISSN":"1342-3045","issue":"2","journalAbbreviation":"Journal of International Development Studies","note":"publisher: The Japan Society for International Development","page":"49-62","title":"Development studies education in universities in the new millennium: a United Kingdom perspective","volume":"9","author":[{"family":"Thoburn","given":"John T"}],"issued":{"date-parts":[["2000"]]},"citation-key":"thoburn2000"}},{"id":5192,"uris":["http://zotero.org/users/2816249/items/B3BKQ6F3"],"itemData":{"id":5192,"type":"webpage","container-t</w:instrText>
      </w:r>
      <w:r w:rsidR="008C6811">
        <w:rPr>
          <w:rFonts w:ascii="Times New Roman" w:eastAsia="ＭＳ 明朝" w:hAnsi="Times New Roman"/>
        </w:rPr>
        <w:instrText xml:space="preserve">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8C6811" w:rsidRPr="008C6811">
        <w:rPr>
          <w:rFonts w:ascii="Times New Roman" w:hAnsi="Times New Roman" w:cs="Times New Roman"/>
          <w:szCs w:val="24"/>
        </w:rPr>
        <w:t>（</w:t>
      </w:r>
      <w:r w:rsidR="008C6811" w:rsidRPr="008C6811">
        <w:rPr>
          <w:rFonts w:ascii="Times New Roman" w:hAnsi="Times New Roman" w:cs="Times New Roman"/>
          <w:szCs w:val="24"/>
        </w:rPr>
        <w:t>World Bank 2000; Thoburn 2000; Stiglitz 1998</w:t>
      </w:r>
      <w:r w:rsidR="008C6811" w:rsidRPr="008C6811">
        <w:rPr>
          <w:rFonts w:ascii="Times New Roman" w:hAnsi="Times New Roman" w:cs="Times New Roman"/>
          <w:szCs w:val="24"/>
        </w:rPr>
        <w:t>）</w:t>
      </w:r>
      <w:r>
        <w:rPr>
          <w:rFonts w:ascii="Times New Roman" w:eastAsia="ＭＳ 明朝" w:hAnsi="Times New Roman"/>
        </w:rPr>
        <w:fldChar w:fldCharType="end"/>
      </w:r>
    </w:p>
    <w:bookmarkEnd w:id="0"/>
    <w:p w:rsidR="001F6DF5" w:rsidRDefault="001F6DF5">
      <w:pPr>
        <w:rPr>
          <w:rFonts w:ascii="Times New Roman" w:eastAsia="ＭＳ 明朝" w:hAnsi="Times New Roman"/>
        </w:rPr>
      </w:pPr>
    </w:p>
    <w:p w:rsidR="0053577C" w:rsidRPr="008C6811" w:rsidRDefault="0053577C">
      <w:pPr>
        <w:rPr>
          <w:sz w:val="28"/>
          <w:lang w:val="fr-FR"/>
        </w:rPr>
      </w:pPr>
      <w:r w:rsidRPr="008C6811">
        <w:rPr>
          <w:sz w:val="28"/>
          <w:lang w:val="fr-FR"/>
        </w:rPr>
        <w:t>Citations (</w:t>
      </w:r>
      <w:proofErr w:type="spellStart"/>
      <w:r w:rsidRPr="008C6811">
        <w:rPr>
          <w:sz w:val="28"/>
          <w:lang w:val="fr-FR"/>
        </w:rPr>
        <w:t>ICZemi</w:t>
      </w:r>
      <w:proofErr w:type="spellEnd"/>
      <w:r w:rsidRPr="008C6811">
        <w:rPr>
          <w:sz w:val="28"/>
          <w:lang w:val="fr-FR"/>
        </w:rPr>
        <w:t>)</w:t>
      </w:r>
    </w:p>
    <w:p w:rsidR="00D217A3" w:rsidRPr="008C6811" w:rsidRDefault="00D217A3" w:rsidP="00D217A3">
      <w:pPr>
        <w:rPr>
          <w:lang w:val="fr-FR"/>
        </w:rPr>
      </w:pPr>
      <w:r>
        <w:fldChar w:fldCharType="begin"/>
      </w:r>
      <w:r w:rsidRPr="008C6811">
        <w:rPr>
          <w:rFonts w:hint="eastAsia"/>
          <w:lang w:val="fr-FR"/>
        </w:rPr>
        <w:instrText xml:space="preserve"> ADDIN ZOTERO_ITEM CSL_CITATION {"citationID":"z4B9zWqw","properties":{"formattedCitation":"\\uc0\\u65288{}Lipton &amp; Lipton 1993\\uc0\\u65289{}","plainCitation":"</w:instrText>
      </w:r>
      <w:r w:rsidRPr="008C6811">
        <w:rPr>
          <w:rFonts w:hint="eastAsia"/>
          <w:lang w:val="fr-FR"/>
        </w:rPr>
        <w:instrText>（</w:instrText>
      </w:r>
      <w:r w:rsidRPr="008C6811">
        <w:rPr>
          <w:rFonts w:hint="eastAsia"/>
          <w:lang w:val="fr-FR"/>
        </w:rPr>
        <w:instrText>Lipton &amp; Lipton 1993</w:instrText>
      </w:r>
      <w:r w:rsidRPr="008C6811">
        <w:rPr>
          <w:rFonts w:hint="eastAsia"/>
          <w:lang w:val="fr-FR"/>
        </w:rPr>
        <w:instrText>）</w:instrText>
      </w:r>
      <w:r w:rsidRPr="008C6811">
        <w:rPr>
          <w:rFonts w:hint="eastAsia"/>
          <w:lang w:val="fr-FR"/>
        </w:rPr>
        <w:instrText>","noteIndex":0},"citationItems":[{"id":7395,"uris":["http://zotero.org/</w:instrText>
      </w:r>
      <w:r w:rsidRPr="008C6811">
        <w:rPr>
          <w:lang w:val="fr-FR"/>
        </w:rPr>
        <w:instrText xml:space="preserve">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schema":"https://github.com/citation-style-language/schema/raw/master/csl-citation.json"} </w:instrText>
      </w:r>
      <w:r>
        <w:fldChar w:fldCharType="separate"/>
      </w:r>
      <w:r w:rsidR="008C6811" w:rsidRPr="008C6811">
        <w:rPr>
          <w:rFonts w:ascii="Times New Roman" w:hAnsi="Times New Roman" w:cs="Times New Roman"/>
          <w:szCs w:val="24"/>
          <w:lang w:val="fr-FR"/>
        </w:rPr>
        <w:t>（</w:t>
      </w:r>
      <w:r w:rsidR="008C6811" w:rsidRPr="008C6811">
        <w:rPr>
          <w:rFonts w:ascii="Times New Roman" w:hAnsi="Times New Roman" w:cs="Times New Roman"/>
          <w:szCs w:val="24"/>
          <w:lang w:val="fr-FR"/>
        </w:rPr>
        <w:t>Lipton &amp; Lipton 1993</w:t>
      </w:r>
      <w:r w:rsidR="008C6811" w:rsidRPr="008C6811">
        <w:rPr>
          <w:rFonts w:ascii="Times New Roman" w:hAnsi="Times New Roman" w:cs="Times New Roman"/>
          <w:szCs w:val="24"/>
          <w:lang w:val="fr-FR"/>
        </w:rPr>
        <w:t>）</w:t>
      </w:r>
      <w:r>
        <w:fldChar w:fldCharType="end"/>
      </w:r>
    </w:p>
    <w:p w:rsidR="00D217A3" w:rsidRPr="008C6811" w:rsidRDefault="00D217A3" w:rsidP="00D217A3">
      <w:pPr>
        <w:rPr>
          <w:lang w:val="fr-FR"/>
        </w:rPr>
      </w:pPr>
      <w:r>
        <w:fldChar w:fldCharType="begin"/>
      </w:r>
      <w:r w:rsidRPr="008C6811">
        <w:rPr>
          <w:rFonts w:hint="eastAsia"/>
          <w:lang w:val="fr-FR"/>
        </w:rPr>
        <w:instrText xml:space="preserve"> ADDIN ZOTERO_ITEM CSL_CITATION {"citationID":"OJ4tKFdU","properties":{"formattedCitation":"\\uc0\\u65288{}Mayer 1980\\uc0\\u65289{}","plainCitation":"</w:instrText>
      </w:r>
      <w:r w:rsidRPr="008C6811">
        <w:rPr>
          <w:rFonts w:hint="eastAsia"/>
          <w:lang w:val="fr-FR"/>
        </w:rPr>
        <w:instrText>（</w:instrText>
      </w:r>
      <w:r w:rsidRPr="008C6811">
        <w:rPr>
          <w:rFonts w:hint="eastAsia"/>
          <w:lang w:val="fr-FR"/>
        </w:rPr>
        <w:instrText>Mayer 1980</w:instrText>
      </w:r>
      <w:r w:rsidRPr="008C6811">
        <w:rPr>
          <w:rFonts w:hint="eastAsia"/>
          <w:lang w:val="fr-FR"/>
        </w:rPr>
        <w:instrText>）</w:instrText>
      </w:r>
      <w:r w:rsidRPr="008C6811">
        <w:rPr>
          <w:rFonts w:hint="eastAsia"/>
          <w:lang w:val="fr-FR"/>
        </w:rPr>
        <w:instrText>","noteIndex":0},"citationItems":[{"id":7399,"uris":["http://zotero.org/users/2816249/items/</w:instrText>
      </w:r>
      <w:r w:rsidRPr="008C6811">
        <w:rPr>
          <w:lang w:val="fr-FR"/>
        </w:rPr>
        <w:instrText xml:space="preserve">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schema":"https://github.com/citation-style-language/schema/raw/master/csl-citation.json"} </w:instrText>
      </w:r>
      <w:r>
        <w:fldChar w:fldCharType="separate"/>
      </w:r>
      <w:r w:rsidR="008C6811" w:rsidRPr="008C6811">
        <w:rPr>
          <w:rFonts w:ascii="Times New Roman" w:hAnsi="Times New Roman" w:cs="Times New Roman"/>
          <w:szCs w:val="24"/>
          <w:lang w:val="fr-FR"/>
        </w:rPr>
        <w:t>（</w:t>
      </w:r>
      <w:r w:rsidR="008C6811" w:rsidRPr="008C6811">
        <w:rPr>
          <w:rFonts w:ascii="Times New Roman" w:hAnsi="Times New Roman" w:cs="Times New Roman"/>
          <w:szCs w:val="24"/>
          <w:lang w:val="fr-FR"/>
        </w:rPr>
        <w:t>Mayer 1980</w:t>
      </w:r>
      <w:r w:rsidR="008C6811" w:rsidRPr="008C6811">
        <w:rPr>
          <w:rFonts w:ascii="Times New Roman" w:hAnsi="Times New Roman" w:cs="Times New Roman"/>
          <w:szCs w:val="24"/>
          <w:lang w:val="fr-FR"/>
        </w:rPr>
        <w:t>）</w:t>
      </w:r>
      <w:r>
        <w:fldChar w:fldCharType="end"/>
      </w:r>
    </w:p>
    <w:p w:rsidR="00D217A3" w:rsidRPr="00D217A3" w:rsidRDefault="00D217A3" w:rsidP="00D217A3">
      <w:pPr>
        <w:rPr>
          <w:lang w:val="fr-FR"/>
        </w:rPr>
      </w:pPr>
      <w:r>
        <w:fldChar w:fldCharType="begin"/>
      </w:r>
      <w:r>
        <w:rPr>
          <w:rFonts w:hint="eastAsia"/>
          <w:lang w:val="fr-FR"/>
        </w:rPr>
        <w:instrText xml:space="preserve"> ADDIN ZOTERO_ITEM CSL_CITATION {"citationID":"glBSOi19","properties":{"formattedCitation":"\\uc0\\u65288{}McClure et al. 1985\\uc0\\u65289{}","plainCitation":"</w:instrText>
      </w:r>
      <w:r>
        <w:rPr>
          <w:rFonts w:hint="eastAsia"/>
          <w:lang w:val="fr-FR"/>
        </w:rPr>
        <w:instrText>（</w:instrText>
      </w:r>
      <w:r>
        <w:rPr>
          <w:rFonts w:hint="eastAsia"/>
          <w:lang w:val="fr-FR"/>
        </w:rPr>
        <w:instrText>McClure et al. 1985</w:instrText>
      </w:r>
      <w:r>
        <w:rPr>
          <w:rFonts w:hint="eastAsia"/>
          <w:lang w:val="fr-FR"/>
        </w:rPr>
        <w:instrText>）</w:instrText>
      </w:r>
      <w:r>
        <w:rPr>
          <w:rFonts w:hint="eastAsia"/>
          <w:lang w:val="fr-FR"/>
        </w:rPr>
        <w:instrText>","noteIndex":0},"citationItems":[{"id":7427,"uris":["http://zotero.org/us</w:instrText>
      </w:r>
      <w:r>
        <w:rPr>
          <w:lang w:val="fr-FR"/>
        </w:rPr>
        <w:instrText xml:space="preserve">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008C6811" w:rsidRPr="008C6811">
        <w:rPr>
          <w:rFonts w:ascii="Times New Roman" w:hAnsi="Times New Roman" w:cs="Times New Roman"/>
          <w:szCs w:val="24"/>
        </w:rPr>
        <w:t>（</w:t>
      </w:r>
      <w:r w:rsidR="008C6811" w:rsidRPr="008C6811">
        <w:rPr>
          <w:rFonts w:ascii="Times New Roman" w:hAnsi="Times New Roman" w:cs="Times New Roman"/>
          <w:szCs w:val="24"/>
        </w:rPr>
        <w:t>McClure et al. 1985</w:t>
      </w:r>
      <w:r w:rsidR="008C6811" w:rsidRPr="008C6811">
        <w:rPr>
          <w:rFonts w:ascii="Times New Roman" w:hAnsi="Times New Roman" w:cs="Times New Roman"/>
          <w:szCs w:val="24"/>
        </w:rPr>
        <w:t>）</w:t>
      </w:r>
      <w:r>
        <w:fldChar w:fldCharType="end"/>
      </w:r>
      <w:bookmarkStart w:id="1" w:name="_GoBack"/>
      <w:bookmarkEnd w:id="1"/>
    </w:p>
    <w:p w:rsidR="008C6811" w:rsidRDefault="008C6811">
      <w:pPr>
        <w:rPr>
          <w:lang w:val="fr-FR"/>
        </w:rPr>
      </w:pPr>
    </w:p>
    <w:p w:rsidR="0072772D" w:rsidRPr="008C6811" w:rsidRDefault="0072772D">
      <w:pPr>
        <w:rPr>
          <w:sz w:val="28"/>
        </w:rPr>
      </w:pPr>
      <w:r w:rsidRPr="008C6811">
        <w:rPr>
          <w:sz w:val="28"/>
        </w:rPr>
        <w:t>Bibliography</w:t>
      </w:r>
    </w:p>
    <w:p w:rsidR="008C6811" w:rsidRPr="008C6811" w:rsidRDefault="005604B0" w:rsidP="008C6811">
      <w:pPr>
        <w:pStyle w:val="Bibliography"/>
      </w:pPr>
      <w:r>
        <w:fldChar w:fldCharType="begin"/>
      </w:r>
      <w:r w:rsidR="008C6811" w:rsidRPr="008C6811">
        <w:instrText xml:space="preserve"> ADDIN ZOTERO_BIBL {"uncited":[],"omitted":[],"custom":[]} CSL_BIBLIOGRAPHY </w:instrText>
      </w:r>
      <w:r>
        <w:fldChar w:fldCharType="separate"/>
      </w:r>
      <w:r w:rsidR="008C6811" w:rsidRPr="008C6811">
        <w:t xml:space="preserve">King, Kenneth (2000) “Towards Knowledge-Based Aid: A New Way of Working or a New North-South </w:t>
      </w:r>
      <w:proofErr w:type="gramStart"/>
      <w:r w:rsidR="008C6811" w:rsidRPr="008C6811">
        <w:t>Divide?.</w:t>
      </w:r>
      <w:proofErr w:type="gramEnd"/>
      <w:r w:rsidR="008C6811" w:rsidRPr="008C6811">
        <w:t xml:space="preserve">” </w:t>
      </w:r>
      <w:r w:rsidR="008C6811" w:rsidRPr="008C6811">
        <w:rPr>
          <w:i/>
          <w:iCs/>
        </w:rPr>
        <w:t>Journal of International Cooperation in Education</w:t>
      </w:r>
      <w:r w:rsidR="008C6811" w:rsidRPr="008C6811">
        <w:t>, 3(2):23–48, https://doi.org/10.15027/34134.</w:t>
      </w:r>
    </w:p>
    <w:p w:rsidR="008C6811" w:rsidRPr="008C6811" w:rsidRDefault="008C6811" w:rsidP="008C6811">
      <w:pPr>
        <w:pStyle w:val="Bibliography"/>
      </w:pPr>
      <w:r w:rsidRPr="008C6811">
        <w:t xml:space="preserve">Kitamura, </w:t>
      </w:r>
      <w:proofErr w:type="spellStart"/>
      <w:r w:rsidRPr="008C6811">
        <w:t>Yuto</w:t>
      </w:r>
      <w:proofErr w:type="spellEnd"/>
      <w:r w:rsidRPr="008C6811">
        <w:t xml:space="preserve"> (2007) “The Political Dimension of International Cooperation in Education: Mechanisms of Global Governance to Promote Education for All.” In David Baker and Alexander Wiseman (eds.), </w:t>
      </w:r>
      <w:r w:rsidRPr="008C6811">
        <w:rPr>
          <w:i/>
          <w:iCs/>
        </w:rPr>
        <w:t>Education for All: Global Promises, National Challenges</w:t>
      </w:r>
      <w:r w:rsidRPr="008C6811">
        <w:t>. Oxford: Elsevier, pp. 33–74.</w:t>
      </w:r>
    </w:p>
    <w:p w:rsidR="008C6811" w:rsidRPr="008C6811" w:rsidRDefault="008C6811" w:rsidP="008C6811">
      <w:pPr>
        <w:pStyle w:val="Bibliography"/>
      </w:pPr>
      <w:r w:rsidRPr="008C6811">
        <w:t xml:space="preserve">Lipton, Michael &amp; Merle Lipton (1993) “Creating Rural Livelihoods: Some Lessons for South Africa from Experience Elsewhere.” </w:t>
      </w:r>
      <w:r w:rsidRPr="008C6811">
        <w:rPr>
          <w:i/>
          <w:iCs/>
        </w:rPr>
        <w:t>World Development</w:t>
      </w:r>
      <w:r w:rsidRPr="008C6811">
        <w:t>, 21(9):1515–1548, https://doi.org/10.1016/0305-750X(93)90130-2.</w:t>
      </w:r>
    </w:p>
    <w:p w:rsidR="008C6811" w:rsidRPr="008C6811" w:rsidRDefault="008C6811" w:rsidP="008C6811">
      <w:pPr>
        <w:pStyle w:val="Bibliography"/>
      </w:pPr>
      <w:r w:rsidRPr="008C6811">
        <w:t xml:space="preserve">Mayer, Philip (1980) “The Origin and Decline of Two Rural Resistance Ideologies.” In Philip Mayer (ed.), </w:t>
      </w:r>
      <w:r w:rsidRPr="008C6811">
        <w:rPr>
          <w:i/>
          <w:iCs/>
        </w:rPr>
        <w:t xml:space="preserve">Black Villagers in an Industrial Society: Anthropological Perspectives on </w:t>
      </w:r>
      <w:proofErr w:type="spellStart"/>
      <w:r w:rsidRPr="008C6811">
        <w:rPr>
          <w:i/>
          <w:iCs/>
        </w:rPr>
        <w:t>Labour</w:t>
      </w:r>
      <w:proofErr w:type="spellEnd"/>
      <w:r w:rsidRPr="008C6811">
        <w:rPr>
          <w:i/>
          <w:iCs/>
        </w:rPr>
        <w:t xml:space="preserve"> Migration in South Africa</w:t>
      </w:r>
      <w:r w:rsidRPr="008C6811">
        <w:t>. Cape Town: Oxford University Press, pp. 1–80.</w:t>
      </w:r>
    </w:p>
    <w:p w:rsidR="008C6811" w:rsidRPr="008C6811" w:rsidRDefault="008C6811" w:rsidP="008C6811">
      <w:pPr>
        <w:pStyle w:val="Bibliography"/>
      </w:pPr>
      <w:r w:rsidRPr="008C6811">
        <w:t xml:space="preserve">McClure, Arthur F., James R. Chrisman &amp; Perry Mock (1985) </w:t>
      </w:r>
      <w:r w:rsidRPr="008C6811">
        <w:rPr>
          <w:i/>
          <w:iCs/>
        </w:rPr>
        <w:t>Education for Work: The Historical Evolution of Vocational and Distributive Education in America</w:t>
      </w:r>
      <w:r w:rsidRPr="008C6811">
        <w:t>. New Jersey: Associated University Press.</w:t>
      </w:r>
    </w:p>
    <w:p w:rsidR="008C6811" w:rsidRPr="008C6811" w:rsidRDefault="008C6811" w:rsidP="008C6811">
      <w:pPr>
        <w:pStyle w:val="Bibliography"/>
      </w:pPr>
      <w:proofErr w:type="spellStart"/>
      <w:r w:rsidRPr="008C6811">
        <w:t>Sakaue</w:t>
      </w:r>
      <w:proofErr w:type="spellEnd"/>
      <w:r w:rsidRPr="008C6811">
        <w:t xml:space="preserve">, </w:t>
      </w:r>
      <w:proofErr w:type="spellStart"/>
      <w:r w:rsidRPr="008C6811">
        <w:t>Katsuki</w:t>
      </w:r>
      <w:proofErr w:type="spellEnd"/>
      <w:r w:rsidRPr="008C6811">
        <w:t xml:space="preserve">, </w:t>
      </w:r>
      <w:proofErr w:type="spellStart"/>
      <w:r w:rsidRPr="008C6811">
        <w:t>Miku</w:t>
      </w:r>
      <w:proofErr w:type="spellEnd"/>
      <w:r w:rsidRPr="008C6811">
        <w:t xml:space="preserve"> Ogawa &amp; Nobuhide </w:t>
      </w:r>
      <w:proofErr w:type="spellStart"/>
      <w:r w:rsidRPr="008C6811">
        <w:t>Sawamura</w:t>
      </w:r>
      <w:proofErr w:type="spellEnd"/>
      <w:r w:rsidRPr="008C6811">
        <w:t xml:space="preserve"> (2021) “Inequality in Learning Engagements Amid the COVID-19 Pandemic: A Comparative Study of Kenya, Uganda, and Malawi.” </w:t>
      </w:r>
      <w:r w:rsidRPr="008C6811">
        <w:rPr>
          <w:i/>
          <w:iCs/>
        </w:rPr>
        <w:t>Africa Educational Research Journal</w:t>
      </w:r>
      <w:r w:rsidRPr="008C6811">
        <w:t>, 12:4–18.</w:t>
      </w:r>
    </w:p>
    <w:p w:rsidR="008C6811" w:rsidRPr="008C6811" w:rsidRDefault="008C6811" w:rsidP="008C6811">
      <w:pPr>
        <w:pStyle w:val="Bibliography"/>
      </w:pPr>
      <w:proofErr w:type="spellStart"/>
      <w:r w:rsidRPr="008C6811">
        <w:t>Sifuna</w:t>
      </w:r>
      <w:proofErr w:type="spellEnd"/>
      <w:r w:rsidRPr="008C6811">
        <w:t xml:space="preserve">, Daniel N. &amp; Nobuhide </w:t>
      </w:r>
      <w:proofErr w:type="spellStart"/>
      <w:r w:rsidRPr="008C6811">
        <w:t>Sawamura</w:t>
      </w:r>
      <w:proofErr w:type="spellEnd"/>
      <w:r w:rsidRPr="008C6811">
        <w:t xml:space="preserve"> (2010) </w:t>
      </w:r>
      <w:r w:rsidRPr="008C6811">
        <w:rPr>
          <w:i/>
          <w:iCs/>
        </w:rPr>
        <w:t>Challenges of Quality Education in Sub-Saharan African Countries</w:t>
      </w:r>
      <w:r w:rsidRPr="008C6811">
        <w:t>. New York: Nova Science Publishers.</w:t>
      </w:r>
    </w:p>
    <w:p w:rsidR="008C6811" w:rsidRPr="008C6811" w:rsidRDefault="008C6811" w:rsidP="008C6811">
      <w:pPr>
        <w:pStyle w:val="Bibliography"/>
      </w:pPr>
      <w:proofErr w:type="spellStart"/>
      <w:r w:rsidRPr="008C6811">
        <w:t>Sifuna</w:t>
      </w:r>
      <w:proofErr w:type="spellEnd"/>
      <w:r w:rsidRPr="008C6811">
        <w:t xml:space="preserve">, Daniel N., Nobuhide </w:t>
      </w:r>
      <w:proofErr w:type="spellStart"/>
      <w:r w:rsidRPr="008C6811">
        <w:t>Sawamura</w:t>
      </w:r>
      <w:proofErr w:type="spellEnd"/>
      <w:r w:rsidRPr="008C6811">
        <w:t xml:space="preserve">, </w:t>
      </w:r>
      <w:proofErr w:type="spellStart"/>
      <w:r w:rsidRPr="008C6811">
        <w:t>Kentaro</w:t>
      </w:r>
      <w:proofErr w:type="spellEnd"/>
      <w:r w:rsidRPr="008C6811">
        <w:t xml:space="preserve"> Shimada &amp; Francis L. </w:t>
      </w:r>
      <w:proofErr w:type="spellStart"/>
      <w:r w:rsidRPr="008C6811">
        <w:t>Malenya</w:t>
      </w:r>
      <w:proofErr w:type="spellEnd"/>
      <w:r w:rsidRPr="008C6811">
        <w:t xml:space="preserve"> (2015) “UPE Policy and Quality of Education in Kenya.” In Keiichi Ogawa and </w:t>
      </w:r>
      <w:proofErr w:type="spellStart"/>
      <w:r w:rsidRPr="008C6811">
        <w:t>Mikiko</w:t>
      </w:r>
      <w:proofErr w:type="spellEnd"/>
      <w:r w:rsidRPr="008C6811">
        <w:t xml:space="preserve"> Nishimura (eds.), </w:t>
      </w:r>
      <w:r w:rsidRPr="008C6811">
        <w:rPr>
          <w:i/>
          <w:iCs/>
        </w:rPr>
        <w:t>Comparative Analysis on Universal Primary Education Policy and Practice in Sub-Saharan Africa</w:t>
      </w:r>
      <w:r w:rsidRPr="008C6811">
        <w:t>. Brill, pp. 135–153.</w:t>
      </w:r>
    </w:p>
    <w:p w:rsidR="008C6811" w:rsidRPr="008C6811" w:rsidRDefault="008C6811" w:rsidP="008C6811">
      <w:pPr>
        <w:pStyle w:val="Bibliography"/>
      </w:pPr>
      <w:r w:rsidRPr="008C6811">
        <w:lastRenderedPageBreak/>
        <w:t xml:space="preserve">Stiglitz, Joseph E. (1998) “More Instruments and Broader Goals: Moving toward the Post-Washington Consensus.” The United Nations University World Institute for Development Economics Research, Helsinkihttp://www.wider.unu.edu/ stiglitz.htm (January 15, 2001) </w:t>
      </w:r>
      <w:r w:rsidRPr="008C6811">
        <w:t>（</w:t>
      </w:r>
      <w:r w:rsidRPr="008C6811">
        <w:t>2001</w:t>
      </w:r>
      <w:r w:rsidRPr="008C6811">
        <w:t>年</w:t>
      </w:r>
      <w:r w:rsidRPr="008C6811">
        <w:t>1</w:t>
      </w:r>
      <w:r w:rsidRPr="008C6811">
        <w:t>月</w:t>
      </w:r>
      <w:r w:rsidRPr="008C6811">
        <w:t>15</w:t>
      </w:r>
      <w:r w:rsidRPr="008C6811">
        <w:t>日閲覧）</w:t>
      </w:r>
      <w:r w:rsidRPr="008C6811">
        <w:t>.</w:t>
      </w:r>
    </w:p>
    <w:p w:rsidR="008C6811" w:rsidRPr="008C6811" w:rsidRDefault="008C6811" w:rsidP="008C6811">
      <w:pPr>
        <w:pStyle w:val="Bibliography"/>
      </w:pPr>
      <w:r w:rsidRPr="008C6811">
        <w:t xml:space="preserve">Thoburn, John T. (2000) “Development Studies Education in Universities in the New Millennium: A United Kingdom Perspective.” </w:t>
      </w:r>
      <w:r w:rsidRPr="008C6811">
        <w:rPr>
          <w:i/>
          <w:iCs/>
        </w:rPr>
        <w:t>Journal of International Development Studies</w:t>
      </w:r>
      <w:r w:rsidRPr="008C6811">
        <w:t>, 9(2):49–62.</w:t>
      </w:r>
    </w:p>
    <w:p w:rsidR="008C6811" w:rsidRPr="008C6811" w:rsidRDefault="008C6811" w:rsidP="008C6811">
      <w:pPr>
        <w:pStyle w:val="Bibliography"/>
      </w:pPr>
      <w:r w:rsidRPr="008C6811">
        <w:t xml:space="preserve">World Bank (2000) </w:t>
      </w:r>
      <w:r w:rsidRPr="008C6811">
        <w:rPr>
          <w:i/>
          <w:iCs/>
        </w:rPr>
        <w:t>World Development Report 2000/2001: Attacking Poverty</w:t>
      </w:r>
      <w:r w:rsidRPr="008C6811">
        <w:t>. New York: Oxford University Press.</w:t>
      </w:r>
    </w:p>
    <w:p w:rsidR="0072772D" w:rsidRDefault="005604B0">
      <w:r>
        <w:fldChar w:fldCharType="end"/>
      </w:r>
    </w:p>
    <w:sectPr w:rsidR="0072772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21D9C" w:rsidRDefault="00721D9C" w:rsidP="005604B0">
      <w:pPr>
        <w:spacing w:after="0" w:line="240" w:lineRule="auto"/>
      </w:pPr>
      <w:r>
        <w:separator/>
      </w:r>
    </w:p>
  </w:endnote>
  <w:endnote w:type="continuationSeparator" w:id="0">
    <w:p w:rsidR="00721D9C" w:rsidRDefault="00721D9C"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21D9C" w:rsidRDefault="00721D9C" w:rsidP="005604B0">
      <w:pPr>
        <w:spacing w:after="0" w:line="240" w:lineRule="auto"/>
      </w:pPr>
      <w:r>
        <w:separator/>
      </w:r>
    </w:p>
  </w:footnote>
  <w:footnote w:type="continuationSeparator" w:id="0">
    <w:p w:rsidR="00721D9C" w:rsidRDefault="00721D9C"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NKgFAFsYEmgtAAAA"/>
  </w:docVars>
  <w:rsids>
    <w:rsidRoot w:val="00172392"/>
    <w:rsid w:val="0000024D"/>
    <w:rsid w:val="000316B0"/>
    <w:rsid w:val="00060164"/>
    <w:rsid w:val="00075D36"/>
    <w:rsid w:val="000A70AF"/>
    <w:rsid w:val="000C0CD3"/>
    <w:rsid w:val="00147D32"/>
    <w:rsid w:val="00172392"/>
    <w:rsid w:val="00176AC9"/>
    <w:rsid w:val="001775D7"/>
    <w:rsid w:val="00187A43"/>
    <w:rsid w:val="001F1637"/>
    <w:rsid w:val="001F6DF5"/>
    <w:rsid w:val="00243AE2"/>
    <w:rsid w:val="002644DE"/>
    <w:rsid w:val="00264EC6"/>
    <w:rsid w:val="002814AB"/>
    <w:rsid w:val="002926F0"/>
    <w:rsid w:val="00301EDC"/>
    <w:rsid w:val="00313920"/>
    <w:rsid w:val="00316492"/>
    <w:rsid w:val="00324C31"/>
    <w:rsid w:val="00397A84"/>
    <w:rsid w:val="003D4006"/>
    <w:rsid w:val="004064ED"/>
    <w:rsid w:val="00440307"/>
    <w:rsid w:val="00490EA1"/>
    <w:rsid w:val="004B4639"/>
    <w:rsid w:val="004C2110"/>
    <w:rsid w:val="004F145D"/>
    <w:rsid w:val="00505774"/>
    <w:rsid w:val="0053577C"/>
    <w:rsid w:val="00540CB5"/>
    <w:rsid w:val="005604B0"/>
    <w:rsid w:val="00581F89"/>
    <w:rsid w:val="00584AF9"/>
    <w:rsid w:val="005C079D"/>
    <w:rsid w:val="005E1A97"/>
    <w:rsid w:val="005F4B12"/>
    <w:rsid w:val="00600F36"/>
    <w:rsid w:val="00603298"/>
    <w:rsid w:val="006205B0"/>
    <w:rsid w:val="006C61A6"/>
    <w:rsid w:val="006F33E7"/>
    <w:rsid w:val="00721D9C"/>
    <w:rsid w:val="007261CC"/>
    <w:rsid w:val="0072772D"/>
    <w:rsid w:val="00744F0E"/>
    <w:rsid w:val="00747861"/>
    <w:rsid w:val="007521E6"/>
    <w:rsid w:val="007658EC"/>
    <w:rsid w:val="00782979"/>
    <w:rsid w:val="00790B5B"/>
    <w:rsid w:val="007C13E9"/>
    <w:rsid w:val="007C326C"/>
    <w:rsid w:val="007D27ED"/>
    <w:rsid w:val="007E4434"/>
    <w:rsid w:val="00820CB5"/>
    <w:rsid w:val="0084778D"/>
    <w:rsid w:val="0087408E"/>
    <w:rsid w:val="008C6811"/>
    <w:rsid w:val="008F41A7"/>
    <w:rsid w:val="00902024"/>
    <w:rsid w:val="00945712"/>
    <w:rsid w:val="00982619"/>
    <w:rsid w:val="009C11B5"/>
    <w:rsid w:val="009C6E5C"/>
    <w:rsid w:val="00A52493"/>
    <w:rsid w:val="00A62917"/>
    <w:rsid w:val="00A642AF"/>
    <w:rsid w:val="00AB17BE"/>
    <w:rsid w:val="00B05C1B"/>
    <w:rsid w:val="00B104B4"/>
    <w:rsid w:val="00B3645F"/>
    <w:rsid w:val="00B510FB"/>
    <w:rsid w:val="00BA09B9"/>
    <w:rsid w:val="00BB1C4E"/>
    <w:rsid w:val="00BB34FD"/>
    <w:rsid w:val="00BF6DFA"/>
    <w:rsid w:val="00C33A7F"/>
    <w:rsid w:val="00C53BA8"/>
    <w:rsid w:val="00C563AA"/>
    <w:rsid w:val="00CA1F67"/>
    <w:rsid w:val="00CB0BEC"/>
    <w:rsid w:val="00CB51AB"/>
    <w:rsid w:val="00CC165C"/>
    <w:rsid w:val="00CC1C79"/>
    <w:rsid w:val="00D217A3"/>
    <w:rsid w:val="00DE26AA"/>
    <w:rsid w:val="00E23CEB"/>
    <w:rsid w:val="00E62BFD"/>
    <w:rsid w:val="00E76B83"/>
    <w:rsid w:val="00EA1DFC"/>
    <w:rsid w:val="00ED5772"/>
    <w:rsid w:val="00F02838"/>
    <w:rsid w:val="00F3084A"/>
    <w:rsid w:val="00F32347"/>
    <w:rsid w:val="00FB12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B10A5C"/>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6</TotalTime>
  <Pages>2</Pages>
  <Words>1781</Words>
  <Characters>10153</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27</cp:revision>
  <dcterms:created xsi:type="dcterms:W3CDTF">2022-11-25T12:21:00Z</dcterms:created>
  <dcterms:modified xsi:type="dcterms:W3CDTF">2023-08-03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3Hj3yJX"/&gt;&lt;style id="http://www.zotero.org/styles/chicago-author-date-iczemi-ja" hasBibliography="1" bibliographyStyleHasBeenSet="1"/&gt;&lt;prefs&gt;&lt;pref name="fieldType" value="Field"/&gt;&lt;/prefs&gt;&lt;/data&gt;</vt:lpwstr>
  </property>
</Properties>
</file>